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66A0" w:rsidRPr="000320B3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0320B3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:rsidR="00BE1A01" w:rsidRPr="000320B3" w:rsidRDefault="00BE1A01" w:rsidP="00BE1A01">
            <w:pPr>
              <w:pStyle w:val="CLIN1HEADING"/>
              <w:rPr>
                <w:rFonts w:cs="Calibri"/>
              </w:rPr>
            </w:pPr>
            <w:r w:rsidRPr="000320B3">
              <w:rPr>
                <w:rFonts w:cs="Calibri"/>
              </w:rPr>
              <w:t xml:space="preserve">Clinical Utility of Molecular Testing in </w:t>
            </w:r>
            <w:r w:rsidRPr="000320B3">
              <w:rPr>
                <w:rFonts w:cs="Calibri"/>
              </w:rPr>
              <w:br/>
              <w:t>the Investigation of Eosinophilia</w:t>
            </w:r>
          </w:p>
          <w:p w:rsidR="00BE1A01" w:rsidRPr="000320B3" w:rsidRDefault="00BE1A01" w:rsidP="00BE1A01">
            <w:pPr>
              <w:pStyle w:val="CLIN2SUBHEADINGS"/>
              <w:rPr>
                <w:rFonts w:cs="Calibri"/>
              </w:rPr>
            </w:pPr>
            <w:r w:rsidRPr="000320B3">
              <w:rPr>
                <w:rFonts w:cs="Calibri"/>
              </w:rPr>
              <w:t>Diagnostic utility</w:t>
            </w:r>
          </w:p>
          <w:p w:rsidR="00BE1A01" w:rsidRPr="000320B3" w:rsidRDefault="00BE1A01" w:rsidP="006422D8">
            <w:pPr>
              <w:pStyle w:val="CLIN3BULLETPOINTS"/>
              <w:rPr>
                <w:rFonts w:cs="Calibri"/>
              </w:rPr>
            </w:pPr>
            <w:r w:rsidRPr="000320B3">
              <w:rPr>
                <w:rFonts w:cs="Calibri"/>
              </w:rPr>
              <w:t>Hypereosinophilia (≥1.5 x 10</w:t>
            </w:r>
            <w:r w:rsidRPr="000320B3">
              <w:rPr>
                <w:rFonts w:cs="Calibri"/>
                <w:vertAlign w:val="superscript"/>
              </w:rPr>
              <w:t>9</w:t>
            </w:r>
            <w:r w:rsidRPr="000320B3">
              <w:rPr>
                <w:rFonts w:cs="Calibri"/>
              </w:rPr>
              <w:t xml:space="preserve">/L) and hypereosinophilic syndrome (HES, with evidence of organ dysfunction) </w:t>
            </w:r>
            <w:r w:rsidR="00C84307">
              <w:rPr>
                <w:rFonts w:cs="Calibri"/>
              </w:rPr>
              <w:t>have</w:t>
            </w:r>
            <w:r w:rsidRPr="000320B3">
              <w:rPr>
                <w:rFonts w:cs="Calibri"/>
              </w:rPr>
              <w:t xml:space="preserve"> varied aetiologies including secondary (reactive), primary (clonal) and idiopathic</w:t>
            </w:r>
            <w:r w:rsidRPr="000320B3">
              <w:rPr>
                <w:rFonts w:cs="Calibri"/>
              </w:rPr>
              <w:fldChar w:fldCharType="begin">
                <w:fldData xml:space="preserve">PEVuZE5vdGU+PENpdGU+PEF1dGhvcj5CdXR0PC9BdXRob3I+PFllYXI+MjAxNzwvWWVhcj48UmVj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</w:fldData>
              </w:fldChar>
            </w:r>
            <w:r w:rsidR="005140BA" w:rsidRPr="000320B3">
              <w:rPr>
                <w:rFonts w:cs="Calibri"/>
              </w:rPr>
              <w:instrText xml:space="preserve"> ADDIN EN.CITE </w:instrText>
            </w:r>
            <w:r w:rsidR="005140BA" w:rsidRPr="000320B3">
              <w:rPr>
                <w:rFonts w:cs="Calibri"/>
              </w:rPr>
              <w:fldChar w:fldCharType="begin">
                <w:fldData xml:space="preserve">PEVuZE5vdGU+PENpdGU+PEF1dGhvcj5CdXR0PC9BdXRob3I+PFllYXI+MjAxNzwvWWVhcj48UmVj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</w:fldData>
              </w:fldChar>
            </w:r>
            <w:r w:rsidR="005140BA" w:rsidRPr="000320B3">
              <w:rPr>
                <w:rFonts w:cs="Calibri"/>
              </w:rPr>
              <w:instrText xml:space="preserve"> ADDIN EN.CITE.DATA </w:instrText>
            </w:r>
            <w:r w:rsidR="005140BA" w:rsidRPr="000320B3">
              <w:rPr>
                <w:rFonts w:cs="Calibri"/>
              </w:rPr>
            </w:r>
            <w:r w:rsidR="005140BA" w:rsidRPr="000320B3">
              <w:rPr>
                <w:rFonts w:cs="Calibri"/>
              </w:rPr>
              <w:fldChar w:fldCharType="end"/>
            </w:r>
            <w:r w:rsidRPr="000320B3">
              <w:rPr>
                <w:rFonts w:cs="Calibri"/>
              </w:rPr>
            </w:r>
            <w:r w:rsidRPr="000320B3">
              <w:rPr>
                <w:rFonts w:cs="Calibri"/>
              </w:rPr>
              <w:fldChar w:fldCharType="separate"/>
            </w:r>
            <w:r w:rsidRPr="000320B3">
              <w:rPr>
                <w:rFonts w:cs="Calibri"/>
                <w:vertAlign w:val="superscript"/>
              </w:rPr>
              <w:t>1,2</w:t>
            </w:r>
            <w:r w:rsidRPr="000320B3">
              <w:rPr>
                <w:rFonts w:cs="Calibri"/>
              </w:rPr>
              <w:fldChar w:fldCharType="end"/>
            </w:r>
            <w:r w:rsidRPr="000320B3">
              <w:rPr>
                <w:rFonts w:cs="Calibri"/>
              </w:rPr>
              <w:t>.</w:t>
            </w:r>
          </w:p>
          <w:p w:rsidR="00BE1A01" w:rsidRPr="000320B3" w:rsidRDefault="00BE1A01" w:rsidP="006422D8">
            <w:pPr>
              <w:pStyle w:val="CLIN3BULLETPOINTS"/>
              <w:rPr>
                <w:rFonts w:cs="Calibri"/>
              </w:rPr>
            </w:pPr>
            <w:r w:rsidRPr="000320B3">
              <w:rPr>
                <w:rFonts w:cs="Calibri"/>
              </w:rPr>
              <w:t>Eosinophilia is most commonly reactive (</w:t>
            </w:r>
            <w:r w:rsidRPr="005E2AA9">
              <w:rPr>
                <w:rFonts w:cs="Calibri"/>
              </w:rPr>
              <w:t xml:space="preserve">e.g. </w:t>
            </w:r>
            <w:r w:rsidRPr="000320B3">
              <w:rPr>
                <w:rFonts w:cs="Calibri"/>
              </w:rPr>
              <w:t>allergy, infection, autoimmune disease, medications etc</w:t>
            </w:r>
            <w:r w:rsidRPr="000320B3">
              <w:rPr>
                <w:rFonts w:cs="Calibri"/>
                <w:i/>
              </w:rPr>
              <w:t>.</w:t>
            </w:r>
            <w:r w:rsidRPr="000320B3">
              <w:rPr>
                <w:rFonts w:cs="Calibri"/>
              </w:rPr>
              <w:t xml:space="preserve">) and therefore reactive causes should </w:t>
            </w:r>
            <w:r w:rsidR="00C84307">
              <w:rPr>
                <w:rFonts w:cs="Calibri"/>
              </w:rPr>
              <w:t xml:space="preserve">generally </w:t>
            </w:r>
            <w:bookmarkStart w:id="0" w:name="_GoBack"/>
            <w:bookmarkEnd w:id="0"/>
            <w:r w:rsidRPr="000320B3">
              <w:rPr>
                <w:rFonts w:cs="Calibri"/>
              </w:rPr>
              <w:t xml:space="preserve">be excluded prior to investigation of a haematological neoplasm. </w:t>
            </w:r>
          </w:p>
          <w:p w:rsidR="00BE1A01" w:rsidRPr="000320B3" w:rsidRDefault="00BE1A01" w:rsidP="006422D8">
            <w:pPr>
              <w:pStyle w:val="CLIN3BULLETPOINTS"/>
              <w:rPr>
                <w:rFonts w:cs="Calibri"/>
              </w:rPr>
            </w:pPr>
            <w:r w:rsidRPr="000320B3">
              <w:rPr>
                <w:rFonts w:cs="Calibri"/>
              </w:rPr>
              <w:t xml:space="preserve">A number of haematological neoplasms may be accompanied by an eosinophilia in which the eosinophils are part of the neoplastic clone. Additionally, eosinophilia may be reactive (non-clonal) to an underlying haematological or solid organ malignancy. </w:t>
            </w:r>
          </w:p>
          <w:p w:rsidR="00BE1A01" w:rsidRPr="000320B3" w:rsidRDefault="00BE1A01" w:rsidP="006422D8">
            <w:pPr>
              <w:pStyle w:val="CLIN3BULLETPOINTS"/>
              <w:rPr>
                <w:rFonts w:cs="Calibri"/>
              </w:rPr>
            </w:pPr>
            <w:r w:rsidRPr="000320B3">
              <w:rPr>
                <w:rFonts w:cs="Calibri"/>
              </w:rPr>
              <w:t xml:space="preserve">Myeloid/lymphoid neoplasms with eosinophilia and gene rearrangement is </w:t>
            </w:r>
            <w:r w:rsidR="004F4058" w:rsidRPr="000320B3">
              <w:rPr>
                <w:rFonts w:cs="Calibri"/>
              </w:rPr>
              <w:t>a provisional entity in the WHO</w:t>
            </w:r>
            <w:r w:rsidRPr="000320B3">
              <w:rPr>
                <w:rFonts w:cs="Calibri"/>
              </w:rPr>
              <w:t xml:space="preserve"> revised 4th edition</w:t>
            </w:r>
            <w:r w:rsidRPr="000320B3">
              <w:rPr>
                <w:rFonts w:cs="Calibri"/>
                <w:vertAlign w:val="superscript"/>
              </w:rPr>
              <w:fldChar w:fldCharType="begin"/>
            </w:r>
            <w:r w:rsidRPr="000320B3">
              <w:rPr>
                <w:rFonts w:cs="Calibri"/>
                <w:vertAlign w:val="superscript"/>
              </w:rPr>
              <w:instrText xml:space="preserve"> ADDIN EN.CITE &lt;EndNote&gt;&lt;Cite&gt;&lt;Author&gt;Swerdlow SH&lt;/Author&gt;&lt;Year&gt;2017&lt;/Year&gt;&lt;RecNum&gt;2679&lt;/RecNum&gt;&lt;DisplayText&gt;&lt;style face="superscript"&gt;3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Pr="000320B3">
              <w:rPr>
                <w:rFonts w:cs="Calibri"/>
                <w:vertAlign w:val="superscript"/>
              </w:rPr>
              <w:fldChar w:fldCharType="separate"/>
            </w:r>
            <w:r w:rsidRPr="000320B3">
              <w:rPr>
                <w:rFonts w:cs="Calibri"/>
                <w:vertAlign w:val="superscript"/>
              </w:rPr>
              <w:t>3</w:t>
            </w:r>
            <w:r w:rsidRPr="000320B3">
              <w:rPr>
                <w:rFonts w:cs="Calibri"/>
                <w:vertAlign w:val="superscript"/>
              </w:rPr>
              <w:fldChar w:fldCharType="end"/>
            </w:r>
            <w:r w:rsidRPr="000320B3">
              <w:rPr>
                <w:rFonts w:cs="Calibri"/>
              </w:rPr>
              <w:t xml:space="preserve">. This is most commonly due to a </w:t>
            </w:r>
            <w:r w:rsidRPr="000320B3">
              <w:rPr>
                <w:rFonts w:cs="Calibri"/>
                <w:i/>
              </w:rPr>
              <w:t xml:space="preserve">PDGFRA </w:t>
            </w:r>
            <w:r w:rsidRPr="000320B3">
              <w:rPr>
                <w:rFonts w:cs="Calibri"/>
              </w:rPr>
              <w:t xml:space="preserve">rearrangement (usually </w:t>
            </w:r>
            <w:r w:rsidRPr="000320B3">
              <w:rPr>
                <w:rFonts w:cs="Calibri"/>
                <w:i/>
              </w:rPr>
              <w:t>FIP1L1-PDGFRA</w:t>
            </w:r>
            <w:r w:rsidRPr="000320B3">
              <w:rPr>
                <w:rFonts w:cs="Calibri"/>
              </w:rPr>
              <w:t xml:space="preserve"> gene fusion), which is typically sensitive to imatinib. </w:t>
            </w:r>
          </w:p>
          <w:p w:rsidR="00BE1A01" w:rsidRPr="000320B3" w:rsidRDefault="00FF7A1E" w:rsidP="006422D8">
            <w:pPr>
              <w:pStyle w:val="CLIN3BULLETPOINTS"/>
              <w:rPr>
                <w:rFonts w:cs="Calibri"/>
              </w:rPr>
            </w:pPr>
            <w:r w:rsidRPr="000320B3">
              <w:rPr>
                <w:rFonts w:cs="Calibri"/>
              </w:rPr>
              <w:t>Less commonly</w:t>
            </w:r>
            <w:r w:rsidR="00BE1A01" w:rsidRPr="000320B3">
              <w:rPr>
                <w:rFonts w:cs="Calibri"/>
              </w:rPr>
              <w:t xml:space="preserve"> gene rearrangements of </w:t>
            </w:r>
            <w:r w:rsidR="00BE1A01" w:rsidRPr="000320B3">
              <w:rPr>
                <w:rFonts w:cs="Calibri"/>
                <w:i/>
              </w:rPr>
              <w:t xml:space="preserve">PDGFRB </w:t>
            </w:r>
            <w:r w:rsidR="00BE1A01" w:rsidRPr="000320B3">
              <w:rPr>
                <w:rFonts w:cs="Calibri"/>
              </w:rPr>
              <w:t>or</w:t>
            </w:r>
            <w:r w:rsidR="00BE1A01" w:rsidRPr="000320B3">
              <w:rPr>
                <w:rFonts w:cs="Calibri"/>
                <w:i/>
              </w:rPr>
              <w:t xml:space="preserve"> FGFR1</w:t>
            </w:r>
            <w:r w:rsidR="00BE1A01" w:rsidRPr="000320B3">
              <w:rPr>
                <w:rFonts w:cs="Calibri"/>
              </w:rPr>
              <w:t>,</w:t>
            </w:r>
            <w:r w:rsidR="00BE1A01" w:rsidRPr="000320B3">
              <w:rPr>
                <w:rFonts w:cs="Calibri"/>
                <w:i/>
              </w:rPr>
              <w:t xml:space="preserve"> </w:t>
            </w:r>
            <w:r w:rsidR="00BE1A01" w:rsidRPr="000320B3">
              <w:rPr>
                <w:rFonts w:cs="Calibri"/>
              </w:rPr>
              <w:t xml:space="preserve">as well as </w:t>
            </w:r>
            <w:r w:rsidR="00BE1A01" w:rsidRPr="000320B3">
              <w:rPr>
                <w:rFonts w:cs="Calibri"/>
                <w:i/>
              </w:rPr>
              <w:t>PCM1-JAK2</w:t>
            </w:r>
            <w:r w:rsidR="00BE1A01" w:rsidRPr="000320B3">
              <w:rPr>
                <w:rFonts w:cs="Calibri"/>
              </w:rPr>
              <w:t>,</w:t>
            </w:r>
            <w:r w:rsidR="00BE1A01" w:rsidRPr="000320B3">
              <w:rPr>
                <w:rFonts w:cs="Calibri"/>
                <w:i/>
              </w:rPr>
              <w:t xml:space="preserve"> </w:t>
            </w:r>
            <w:r w:rsidR="00BE1A01" w:rsidRPr="000320B3">
              <w:rPr>
                <w:rFonts w:cs="Calibri"/>
                <w:i/>
                <w:iCs/>
              </w:rPr>
              <w:t xml:space="preserve">ETV6-JAK2 </w:t>
            </w:r>
            <w:r w:rsidR="00BE1A01" w:rsidRPr="000320B3">
              <w:rPr>
                <w:rFonts w:cs="Calibri"/>
              </w:rPr>
              <w:t xml:space="preserve">or </w:t>
            </w:r>
            <w:r w:rsidR="00BE1A01" w:rsidRPr="000320B3">
              <w:rPr>
                <w:rFonts w:cs="Calibri"/>
                <w:i/>
                <w:iCs/>
              </w:rPr>
              <w:t>BCR-JAK2</w:t>
            </w:r>
            <w:r w:rsidR="00BE1A01" w:rsidRPr="000320B3">
              <w:rPr>
                <w:rFonts w:cs="Calibri"/>
              </w:rPr>
              <w:t xml:space="preserve"> and more rarely mutations, result in aberrant expression of a tyrosine kinase and frequently, but not always eosinophilia</w:t>
            </w:r>
            <w:r w:rsidR="00BE1A01" w:rsidRPr="000320B3">
              <w:rPr>
                <w:rFonts w:cs="Calibri"/>
              </w:rPr>
              <w:fldChar w:fldCharType="begin"/>
            </w:r>
            <w:r w:rsidR="00BE1A01" w:rsidRPr="000320B3">
              <w:rPr>
                <w:rFonts w:cs="Calibri"/>
              </w:rPr>
              <w:instrText xml:space="preserve"> ADDIN EN.CITE &lt;EndNote&gt;&lt;Cite&gt;&lt;Author&gt;Swerdlow SH&lt;/Author&gt;&lt;Year&gt;2017&lt;/Year&gt;&lt;RecNum&gt;2679&lt;/RecNum&gt;&lt;DisplayText&gt;&lt;style face="superscript"&gt;3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BE1A01" w:rsidRPr="000320B3">
              <w:rPr>
                <w:rFonts w:cs="Calibri"/>
              </w:rPr>
              <w:fldChar w:fldCharType="separate"/>
            </w:r>
            <w:r w:rsidR="00BE1A01" w:rsidRPr="000320B3">
              <w:rPr>
                <w:rFonts w:cs="Calibri"/>
                <w:vertAlign w:val="superscript"/>
              </w:rPr>
              <w:t>3</w:t>
            </w:r>
            <w:r w:rsidR="00BE1A01" w:rsidRPr="000320B3">
              <w:rPr>
                <w:rFonts w:cs="Calibri"/>
              </w:rPr>
              <w:fldChar w:fldCharType="end"/>
            </w:r>
            <w:r w:rsidR="00BE1A01" w:rsidRPr="000320B3">
              <w:rPr>
                <w:rFonts w:cs="Calibri"/>
              </w:rPr>
              <w:t>. These rearrangements may be detected by cytogenetics, FISH and/or RT-PCR.</w:t>
            </w:r>
          </w:p>
          <w:p w:rsidR="00BE1A01" w:rsidRPr="000320B3" w:rsidRDefault="00BE1A01" w:rsidP="006422D8">
            <w:pPr>
              <w:pStyle w:val="CLIN3BULLETPOINTS"/>
              <w:rPr>
                <w:rFonts w:cs="Calibri"/>
              </w:rPr>
            </w:pPr>
            <w:r w:rsidRPr="000320B3">
              <w:rPr>
                <w:rFonts w:cs="Calibri"/>
              </w:rPr>
              <w:t xml:space="preserve">Eosinophilia may be associated with both </w:t>
            </w:r>
            <w:r w:rsidR="00FF7A1E" w:rsidRPr="000320B3">
              <w:rPr>
                <w:rFonts w:cs="Calibri"/>
              </w:rPr>
              <w:t xml:space="preserve">myeloid </w:t>
            </w:r>
            <w:r w:rsidRPr="000320B3">
              <w:rPr>
                <w:rFonts w:cs="Calibri"/>
              </w:rPr>
              <w:t xml:space="preserve">and </w:t>
            </w:r>
            <w:r w:rsidR="00FF7A1E" w:rsidRPr="000320B3">
              <w:rPr>
                <w:rFonts w:cs="Calibri"/>
              </w:rPr>
              <w:t>lymphoid</w:t>
            </w:r>
            <w:r w:rsidRPr="000320B3">
              <w:rPr>
                <w:rFonts w:cs="Calibri"/>
              </w:rPr>
              <w:t xml:space="preserve"> neoplasms. In the appropriate clinicopathological context, consider testing for </w:t>
            </w:r>
            <w:r w:rsidRPr="000320B3">
              <w:rPr>
                <w:rFonts w:cs="Calibri"/>
                <w:i/>
              </w:rPr>
              <w:t xml:space="preserve">BCR-ABL1 </w:t>
            </w:r>
            <w:r w:rsidRPr="000320B3">
              <w:rPr>
                <w:rFonts w:cs="Calibri"/>
              </w:rPr>
              <w:t xml:space="preserve">(CML), </w:t>
            </w:r>
            <w:r w:rsidRPr="000320B3">
              <w:rPr>
                <w:rFonts w:cs="Calibri"/>
                <w:i/>
              </w:rPr>
              <w:t xml:space="preserve">JAK2/CALR/MPL </w:t>
            </w:r>
            <w:r w:rsidRPr="000320B3">
              <w:rPr>
                <w:rFonts w:cs="Calibri"/>
              </w:rPr>
              <w:t xml:space="preserve">(classic MPN), </w:t>
            </w:r>
            <w:r w:rsidRPr="000320B3">
              <w:rPr>
                <w:rFonts w:cs="Calibri"/>
                <w:i/>
              </w:rPr>
              <w:t xml:space="preserve">KIT </w:t>
            </w:r>
            <w:r w:rsidRPr="000320B3">
              <w:rPr>
                <w:rFonts w:cs="Calibri"/>
              </w:rPr>
              <w:t>(systemic mastocytosis), t(8;21) or inv(16) (AML) or another clonal marker (chronic eosinophilic leukaemia).</w:t>
            </w:r>
          </w:p>
          <w:p w:rsidR="00BE1A01" w:rsidRPr="000320B3" w:rsidRDefault="00BE1A01" w:rsidP="006422D8">
            <w:pPr>
              <w:pStyle w:val="CLIN3BULLETPOINTS"/>
              <w:rPr>
                <w:rFonts w:cs="Calibri"/>
              </w:rPr>
            </w:pPr>
            <w:r w:rsidRPr="000320B3">
              <w:rPr>
                <w:rFonts w:cs="Calibri"/>
              </w:rPr>
              <w:t>While somatic mutation detection is one of the diagnostic criteria for chronic eosinophilic leukaem</w:t>
            </w:r>
            <w:r w:rsidR="007A0F2F">
              <w:rPr>
                <w:rFonts w:cs="Calibri"/>
              </w:rPr>
              <w:t>ia, NOS, it is important</w:t>
            </w:r>
            <w:r w:rsidRPr="000320B3">
              <w:rPr>
                <w:rFonts w:cs="Calibri"/>
              </w:rPr>
              <w:t xml:space="preserve"> to exclude all possible reactive causes of eosinophilia before making this diagnosis as many myeloid mutations are also observed in age-related clonal haematopoiesis</w:t>
            </w:r>
            <w:r w:rsidRPr="000320B3">
              <w:rPr>
                <w:rFonts w:cs="Calibri"/>
                <w:vertAlign w:val="superscript"/>
              </w:rPr>
              <w:fldChar w:fldCharType="begin">
                <w:fldData xml:space="preserve">PEVuZE5vdGU+PENpdGU+PEF1dGhvcj5Td2VyZGxvdyBTSDwvQXV0aG9yPjxZZWFyPjIwMTc8L1ll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</w:fldData>
              </w:fldChar>
            </w:r>
            <w:r w:rsidR="00202C5A" w:rsidRPr="000320B3">
              <w:rPr>
                <w:rFonts w:cs="Calibri"/>
                <w:vertAlign w:val="superscript"/>
              </w:rPr>
              <w:instrText xml:space="preserve"> ADDIN EN.CITE </w:instrText>
            </w:r>
            <w:r w:rsidR="00202C5A" w:rsidRPr="000320B3">
              <w:rPr>
                <w:rFonts w:cs="Calibri"/>
                <w:vertAlign w:val="superscript"/>
              </w:rPr>
              <w:fldChar w:fldCharType="begin">
                <w:fldData xml:space="preserve">PEVuZE5vdGU+PENpdGU+PEF1dGhvcj5Td2VyZGxvdyBTSDwvQXV0aG9yPjxZZWFyPjIwMTc8L1ll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</w:fldData>
              </w:fldChar>
            </w:r>
            <w:r w:rsidR="00202C5A" w:rsidRPr="000320B3">
              <w:rPr>
                <w:rFonts w:cs="Calibri"/>
                <w:vertAlign w:val="superscript"/>
              </w:rPr>
              <w:instrText xml:space="preserve"> ADDIN EN.CITE.DATA </w:instrText>
            </w:r>
            <w:r w:rsidR="00202C5A" w:rsidRPr="000320B3">
              <w:rPr>
                <w:rFonts w:cs="Calibri"/>
                <w:vertAlign w:val="superscript"/>
              </w:rPr>
            </w:r>
            <w:r w:rsidR="00202C5A" w:rsidRPr="000320B3">
              <w:rPr>
                <w:rFonts w:cs="Calibri"/>
                <w:vertAlign w:val="superscript"/>
              </w:rPr>
              <w:fldChar w:fldCharType="end"/>
            </w:r>
            <w:r w:rsidRPr="000320B3">
              <w:rPr>
                <w:rFonts w:cs="Calibri"/>
                <w:vertAlign w:val="superscript"/>
              </w:rPr>
            </w:r>
            <w:r w:rsidRPr="000320B3">
              <w:rPr>
                <w:rFonts w:cs="Calibri"/>
                <w:vertAlign w:val="superscript"/>
              </w:rPr>
              <w:fldChar w:fldCharType="separate"/>
            </w:r>
            <w:r w:rsidRPr="000320B3">
              <w:rPr>
                <w:rFonts w:cs="Calibri"/>
                <w:vertAlign w:val="superscript"/>
              </w:rPr>
              <w:t>3,4</w:t>
            </w:r>
            <w:r w:rsidRPr="000320B3">
              <w:rPr>
                <w:rFonts w:cs="Calibri"/>
                <w:vertAlign w:val="superscript"/>
              </w:rPr>
              <w:fldChar w:fldCharType="end"/>
            </w:r>
            <w:r w:rsidRPr="000320B3">
              <w:rPr>
                <w:rFonts w:cs="Calibri"/>
              </w:rPr>
              <w:t xml:space="preserve">.  </w:t>
            </w:r>
          </w:p>
          <w:p w:rsidR="00BE1A01" w:rsidRPr="000320B3" w:rsidRDefault="00BE1A01" w:rsidP="00BE1A01">
            <w:pPr>
              <w:pStyle w:val="CLIN2SUBHEADINGS"/>
              <w:rPr>
                <w:rFonts w:cs="Calibri"/>
              </w:rPr>
            </w:pPr>
            <w:r w:rsidRPr="000320B3">
              <w:rPr>
                <w:rFonts w:cs="Calibri"/>
              </w:rPr>
              <w:t>References</w:t>
            </w:r>
          </w:p>
          <w:p w:rsidR="00BE1A01" w:rsidRPr="000320B3" w:rsidRDefault="005140BA" w:rsidP="005140BA">
            <w:pPr>
              <w:pStyle w:val="CLIN4"/>
              <w:rPr>
                <w:rFonts w:cs="Calibri"/>
              </w:rPr>
            </w:pPr>
            <w:r w:rsidRPr="000320B3">
              <w:rPr>
                <w:rFonts w:cs="Calibri"/>
                <w:sz w:val="6"/>
                <w:szCs w:val="6"/>
              </w:rPr>
              <w:fldChar w:fldCharType="begin"/>
            </w:r>
            <w:r w:rsidRPr="000320B3">
              <w:rPr>
                <w:rFonts w:cs="Calibri"/>
                <w:sz w:val="6"/>
                <w:szCs w:val="6"/>
              </w:rPr>
              <w:instrText xml:space="preserve"> ADDIN EN.REFLIST </w:instrText>
            </w:r>
            <w:r w:rsidRPr="000320B3">
              <w:rPr>
                <w:rFonts w:cs="Calibri"/>
                <w:sz w:val="6"/>
                <w:szCs w:val="6"/>
              </w:rPr>
              <w:fldChar w:fldCharType="separate"/>
            </w:r>
            <w:r w:rsidRPr="000320B3">
              <w:rPr>
                <w:rFonts w:cs="Calibri"/>
                <w:b/>
              </w:rPr>
              <w:t>1.</w:t>
            </w:r>
            <w:r w:rsidRPr="000320B3">
              <w:rPr>
                <w:rFonts w:cs="Calibri"/>
              </w:rPr>
              <w:t xml:space="preserve"> Butt NM, et al. Guideline for the investigation and management of eosinophilia. </w:t>
            </w:r>
            <w:r w:rsidRPr="000320B3">
              <w:rPr>
                <w:rFonts w:cs="Calibri"/>
                <w:i/>
              </w:rPr>
              <w:t>British Journal of Haematology</w:t>
            </w:r>
            <w:r w:rsidRPr="000320B3">
              <w:rPr>
                <w:rFonts w:cs="Calibri"/>
              </w:rPr>
              <w:t xml:space="preserve"> 2017; </w:t>
            </w:r>
            <w:r w:rsidRPr="000320B3">
              <w:rPr>
                <w:rFonts w:cs="Calibri"/>
                <w:b/>
              </w:rPr>
              <w:t>176</w:t>
            </w:r>
            <w:r w:rsidRPr="000320B3">
              <w:rPr>
                <w:rFonts w:cs="Calibri"/>
              </w:rPr>
              <w:t xml:space="preserve">(4): 553-72.  </w:t>
            </w:r>
            <w:r w:rsidRPr="000320B3">
              <w:rPr>
                <w:rFonts w:cs="Calibri"/>
                <w:b/>
              </w:rPr>
              <w:t>2.</w:t>
            </w:r>
            <w:r w:rsidRPr="000320B3">
              <w:rPr>
                <w:rFonts w:cs="Calibri"/>
              </w:rPr>
              <w:t xml:space="preserve"> Klion A. Hypereosinophilic syndrome: approach to treatment in the era of precision medicine. </w:t>
            </w:r>
            <w:r w:rsidRPr="000320B3">
              <w:rPr>
                <w:rFonts w:cs="Calibri"/>
                <w:i/>
              </w:rPr>
              <w:t>Hematology Am Soc Hematol Educ Program</w:t>
            </w:r>
            <w:r w:rsidRPr="000320B3">
              <w:rPr>
                <w:rFonts w:cs="Calibri"/>
              </w:rPr>
              <w:t xml:space="preserve"> 2018; </w:t>
            </w:r>
            <w:r w:rsidRPr="000320B3">
              <w:rPr>
                <w:rFonts w:cs="Calibri"/>
                <w:b/>
              </w:rPr>
              <w:t>2018</w:t>
            </w:r>
            <w:r w:rsidRPr="000320B3">
              <w:rPr>
                <w:rFonts w:cs="Calibri"/>
              </w:rPr>
              <w:t xml:space="preserve">(1): 326-31.  </w:t>
            </w:r>
            <w:r w:rsidRPr="000320B3">
              <w:rPr>
                <w:rFonts w:cs="Calibri"/>
                <w:b/>
              </w:rPr>
              <w:t>3.</w:t>
            </w:r>
            <w:r w:rsidRPr="000320B3">
              <w:rPr>
                <w:rFonts w:cs="Calibri"/>
              </w:rPr>
              <w:t xml:space="preserve"> Swerdlow SH CE, Harris NL, Jaffe ES, Pileri SA, Stein H, Thiele J. WHO Classification of Tumours of Haematopoietic and Lymphoid Tissues (revised 4th edition). Lyon: IARC; 2017.  </w:t>
            </w:r>
            <w:r w:rsidRPr="000320B3">
              <w:rPr>
                <w:rFonts w:cs="Calibri"/>
                <w:b/>
              </w:rPr>
              <w:t>4.</w:t>
            </w:r>
            <w:r w:rsidRPr="000320B3">
              <w:rPr>
                <w:rFonts w:cs="Calibri"/>
              </w:rPr>
              <w:t xml:space="preserve"> Jaiswal S, et al. Age-related clonal hematopoiesis associated with adverse outcomes. </w:t>
            </w:r>
            <w:r w:rsidRPr="000320B3">
              <w:rPr>
                <w:rFonts w:cs="Calibri"/>
                <w:i/>
              </w:rPr>
              <w:t>N Engl J Med</w:t>
            </w:r>
            <w:r w:rsidRPr="000320B3">
              <w:rPr>
                <w:rFonts w:cs="Calibri"/>
              </w:rPr>
              <w:t xml:space="preserve"> 2014; </w:t>
            </w:r>
            <w:r w:rsidRPr="000320B3">
              <w:rPr>
                <w:rFonts w:cs="Calibri"/>
                <w:b/>
              </w:rPr>
              <w:t>371</w:t>
            </w:r>
            <w:r w:rsidRPr="000320B3">
              <w:rPr>
                <w:rFonts w:cs="Calibri"/>
              </w:rPr>
              <w:t xml:space="preserve">(26): 2488-98.  </w:t>
            </w:r>
            <w:r w:rsidRPr="000320B3"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:rsidR="005140BA" w:rsidRPr="000320B3" w:rsidRDefault="005140BA" w:rsidP="005140BA">
      <w:pPr>
        <w:rPr>
          <w:rFonts w:ascii="Calibri" w:hAnsi="Calibri" w:cs="Calibri"/>
          <w:noProof/>
          <w:sz w:val="6"/>
          <w:szCs w:val="6"/>
        </w:rPr>
      </w:pPr>
    </w:p>
    <w:sectPr w:rsidR="005140BA" w:rsidRPr="000320B3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266BE" w:rsidRDefault="0086782A">
      <w:pPr>
        <w:spacing w:after="0" w:line="240" w:lineRule="auto"/>
      </w:pPr>
      <w:r>
        <w:separator/>
      </w:r>
    </w:p>
  </w:endnote>
  <w:endnote w:type="continuationSeparator" w:id="0">
    <w:p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7E42FD5"/>
    <w:multiLevelType w:val="hybridMultilevel"/>
    <w:tmpl w:val="53CE83EA"/>
    <w:lvl w:ilvl="0" w:tplc="5EA2076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first author only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ff5xxepw5ftsep95jvrtxd9pef29zdze92&quot;&gt;NGSlibrary_backup&lt;record-ids&gt;&lt;item&gt;3139&lt;/item&gt;&lt;item&gt;5136&lt;/item&gt;&lt;/record-ids&gt;&lt;/item&gt;&lt;/Libraries&gt;"/>
  </w:docVars>
  <w:rsids>
    <w:rsidRoot w:val="00F166A0"/>
    <w:rsid w:val="000320B3"/>
    <w:rsid w:val="00056CFB"/>
    <w:rsid w:val="00072CED"/>
    <w:rsid w:val="000E668C"/>
    <w:rsid w:val="00171756"/>
    <w:rsid w:val="00202C5A"/>
    <w:rsid w:val="004F4058"/>
    <w:rsid w:val="005140BA"/>
    <w:rsid w:val="00537C24"/>
    <w:rsid w:val="005B783A"/>
    <w:rsid w:val="005B78C2"/>
    <w:rsid w:val="005E2AA9"/>
    <w:rsid w:val="006422D8"/>
    <w:rsid w:val="007A0F2F"/>
    <w:rsid w:val="0086782A"/>
    <w:rsid w:val="008F1D2C"/>
    <w:rsid w:val="00A2488A"/>
    <w:rsid w:val="00AF5D34"/>
    <w:rsid w:val="00BE1A01"/>
    <w:rsid w:val="00C266BE"/>
    <w:rsid w:val="00C84307"/>
    <w:rsid w:val="00D02B85"/>
    <w:rsid w:val="00E00165"/>
    <w:rsid w:val="00E13354"/>
    <w:rsid w:val="00E50A32"/>
    <w:rsid w:val="00E74528"/>
    <w:rsid w:val="00F166A0"/>
    <w:rsid w:val="00FF7A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37113C1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0320B3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202C5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0320B3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202C5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E1A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1A01"/>
    <w:pPr>
      <w:spacing w:after="0" w:line="240" w:lineRule="auto"/>
    </w:pPr>
    <w:rPr>
      <w:rFonts w:eastAsiaTheme="minorEastAsia"/>
      <w:sz w:val="20"/>
      <w:szCs w:val="20"/>
      <w:lang w:val="en-US" w:eastAsia="zh-TW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1A01"/>
    <w:rPr>
      <w:rFonts w:eastAsiaTheme="minorEastAsia"/>
      <w:sz w:val="20"/>
      <w:szCs w:val="20"/>
      <w:lang w:val="en-US" w:eastAsia="zh-TW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1A0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1A01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37C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7C24"/>
  </w:style>
  <w:style w:type="paragraph" w:customStyle="1" w:styleId="EndNoteBibliographyTitle">
    <w:name w:val="EndNote Bibliography Title"/>
    <w:basedOn w:val="Normal"/>
    <w:link w:val="EndNoteBibliographyTitleChar"/>
    <w:rsid w:val="00202C5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202C5A"/>
    <w:rPr>
      <w:rFonts w:ascii="Calibri" w:eastAsia="MS Mincho" w:hAnsi="Calibri" w:cs="Calibri"/>
      <w:noProof/>
      <w:sz w:val="12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</Pages>
  <Words>632</Words>
  <Characters>360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4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15</cp:revision>
  <dcterms:created xsi:type="dcterms:W3CDTF">2021-10-09T00:53:00Z</dcterms:created>
  <dcterms:modified xsi:type="dcterms:W3CDTF">2022-04-25T0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